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33F92B64" w14:textId="6F07C591" w:rsidR="00931BAD" w:rsidRDefault="00931BAD" w:rsidP="008D5DB3">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w:t>
      </w:r>
      <w:r w:rsidR="00373340">
        <w:t xml:space="preserve">evidence to answer the question why many  major strike-slip fauts known to have had large earthquakes are silent in the interseismic period. </w:t>
      </w:r>
      <w:r w:rsidR="0013408A">
        <w:t xml:space="preserve">They suggest the absence of the microseismcity at the bottom of the seismogenic zone indicates deep rupture past the seismogenic zone in previous large earthquakes. </w:t>
      </w:r>
      <w:r w:rsidR="0046719E">
        <w:t>The conclusions come from numerical simulations of fault behavior and observations of recent major events</w:t>
      </w:r>
      <w:r w:rsidR="00DD50A2">
        <w:t xml:space="preserve"> from San Andreas Fault and other major faults around the world</w:t>
      </w:r>
      <w:r w:rsidR="0046719E">
        <w:t>.</w:t>
      </w:r>
      <w:r w:rsidR="00DD50A2">
        <w:t xml:space="preserve"> </w:t>
      </w:r>
      <w:bookmarkStart w:id="0" w:name="_GoBack"/>
      <w:bookmarkEnd w:id="0"/>
      <w:r w:rsidR="0046719E">
        <w:t xml:space="preserve"> </w:t>
      </w:r>
    </w:p>
    <w:p w14:paraId="79026C2C" w14:textId="77777777" w:rsidR="00931BAD" w:rsidRDefault="00931BAD" w:rsidP="008D5DB3"/>
    <w:p w14:paraId="73157C19" w14:textId="6E27E02C" w:rsidR="00931BAD" w:rsidRPr="00931BAD" w:rsidRDefault="008D5DB3" w:rsidP="00931BA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31BAD" w:rsidRPr="00931BAD">
        <w:rPr>
          <w:rFonts w:ascii="Cambria" w:hAnsi="Cambria"/>
          <w:noProof/>
        </w:rPr>
        <w:t xml:space="preserve">Hardebeck, J. L., and D. R. Shelly (2016), Aftershocks of the 2014 South Napa, California, Earthquake: Complex Faulting on Secondary Faults, </w:t>
      </w:r>
      <w:r w:rsidR="00931BAD" w:rsidRPr="00931BAD">
        <w:rPr>
          <w:rFonts w:ascii="Cambria" w:hAnsi="Cambria"/>
          <w:i/>
          <w:iCs/>
          <w:noProof/>
        </w:rPr>
        <w:t>Bull. Seismol. Soc. Am.</w:t>
      </w:r>
      <w:r w:rsidR="00931BAD" w:rsidRPr="00931BAD">
        <w:rPr>
          <w:rFonts w:ascii="Cambria" w:hAnsi="Cambria"/>
          <w:noProof/>
        </w:rPr>
        <w:t xml:space="preserve">, </w:t>
      </w:r>
      <w:r w:rsidR="00931BAD" w:rsidRPr="00931BAD">
        <w:rPr>
          <w:rFonts w:ascii="Cambria" w:hAnsi="Cambria"/>
          <w:i/>
          <w:iCs/>
          <w:noProof/>
        </w:rPr>
        <w:t>106</w:t>
      </w:r>
      <w:r w:rsidR="00931BAD" w:rsidRPr="00931BAD">
        <w:rPr>
          <w:rFonts w:ascii="Cambria" w:hAnsi="Cambria"/>
          <w:noProof/>
        </w:rPr>
        <w:t>(3), 1100–1109, doi:10.1785/0120150169.</w:t>
      </w:r>
    </w:p>
    <w:p w14:paraId="1A46B3E9" w14:textId="77777777" w:rsidR="00931BAD" w:rsidRPr="00931BAD" w:rsidRDefault="00931BAD" w:rsidP="00931BAD">
      <w:pPr>
        <w:widowControl w:val="0"/>
        <w:autoSpaceDE w:val="0"/>
        <w:autoSpaceDN w:val="0"/>
        <w:adjustRightInd w:val="0"/>
        <w:ind w:left="480" w:hanging="480"/>
        <w:rPr>
          <w:rFonts w:ascii="Cambria" w:hAnsi="Cambria"/>
          <w:noProof/>
        </w:rPr>
      </w:pPr>
      <w:r w:rsidRPr="00931BAD">
        <w:rPr>
          <w:rFonts w:ascii="Cambria" w:hAnsi="Cambria"/>
          <w:noProof/>
        </w:rPr>
        <w:t xml:space="preserve">Jiang, J., and N. Lapusta (2016), Deeper penetration of large earthquakes on seismically quiescent faults, </w:t>
      </w:r>
      <w:r w:rsidRPr="00931BAD">
        <w:rPr>
          <w:rFonts w:ascii="Cambria" w:hAnsi="Cambria"/>
          <w:i/>
          <w:iCs/>
          <w:noProof/>
        </w:rPr>
        <w:t>Science (80-. ).</w:t>
      </w:r>
      <w:r w:rsidRPr="00931BAD">
        <w:rPr>
          <w:rFonts w:ascii="Cambria" w:hAnsi="Cambria"/>
          <w:noProof/>
        </w:rPr>
        <w:t xml:space="preserve">, </w:t>
      </w:r>
      <w:r w:rsidRPr="00931BAD">
        <w:rPr>
          <w:rFonts w:ascii="Cambria" w:hAnsi="Cambria"/>
          <w:i/>
          <w:iCs/>
          <w:noProof/>
        </w:rPr>
        <w:t>352</w:t>
      </w:r>
      <w:r w:rsidRPr="00931BAD">
        <w:rPr>
          <w:rFonts w:ascii="Cambria" w:hAnsi="Cambria"/>
          <w:noProof/>
        </w:rPr>
        <w:t>(6291), 1293–1297, doi:10.1126/science.aaf1496.</w:t>
      </w:r>
    </w:p>
    <w:p w14:paraId="2570A99E" w14:textId="77777777" w:rsidR="00931BAD" w:rsidRPr="00931BAD" w:rsidRDefault="00931BAD" w:rsidP="00931BAD">
      <w:pPr>
        <w:widowControl w:val="0"/>
        <w:autoSpaceDE w:val="0"/>
        <w:autoSpaceDN w:val="0"/>
        <w:adjustRightInd w:val="0"/>
        <w:ind w:left="480" w:hanging="480"/>
        <w:rPr>
          <w:rFonts w:ascii="Cambria" w:hAnsi="Cambria"/>
          <w:noProof/>
        </w:rPr>
      </w:pPr>
      <w:r w:rsidRPr="00931BAD">
        <w:rPr>
          <w:rFonts w:ascii="Cambria" w:hAnsi="Cambria"/>
          <w:noProof/>
        </w:rPr>
        <w:t xml:space="preserve">Yokota, Y., T. Ishikawa, S. Watanabe, T. Tashiro, and A. Asada (2016), Seafloor geodetic constraints on interplate coupling of the Nankai Trough megathrust zone, </w:t>
      </w:r>
      <w:r w:rsidRPr="00931BAD">
        <w:rPr>
          <w:rFonts w:ascii="Cambria" w:hAnsi="Cambria"/>
          <w:i/>
          <w:iCs/>
          <w:noProof/>
        </w:rPr>
        <w:t>Nature</w:t>
      </w:r>
      <w:r w:rsidRPr="00931BAD">
        <w:rPr>
          <w:rFonts w:ascii="Cambria" w:hAnsi="Cambria"/>
          <w:noProof/>
        </w:rPr>
        <w:t>, 4–6, doi:10.1038/nature17632.</w:t>
      </w:r>
    </w:p>
    <w:p w14:paraId="3D4A6F8B" w14:textId="21AB5BFF" w:rsidR="008D5DB3" w:rsidRDefault="008D5DB3" w:rsidP="00931BAD">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13408A"/>
    <w:rsid w:val="00160965"/>
    <w:rsid w:val="003322B6"/>
    <w:rsid w:val="00373340"/>
    <w:rsid w:val="003B285C"/>
    <w:rsid w:val="0046719E"/>
    <w:rsid w:val="00480AD4"/>
    <w:rsid w:val="00657239"/>
    <w:rsid w:val="008C66D3"/>
    <w:rsid w:val="008D5DB3"/>
    <w:rsid w:val="00931BAD"/>
    <w:rsid w:val="00940115"/>
    <w:rsid w:val="0095192E"/>
    <w:rsid w:val="00A71CDA"/>
    <w:rsid w:val="00AB74C3"/>
    <w:rsid w:val="00AE0A4D"/>
    <w:rsid w:val="00B16526"/>
    <w:rsid w:val="00D30683"/>
    <w:rsid w:val="00DD50A2"/>
    <w:rsid w:val="00E357DB"/>
    <w:rsid w:val="00F1117E"/>
    <w:rsid w:val="00F856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1</Pages>
  <Words>1118</Words>
  <Characters>6377</Characters>
  <Application>Microsoft Macintosh Word</Application>
  <DocSecurity>0</DocSecurity>
  <Lines>53</Lines>
  <Paragraphs>14</Paragraphs>
  <ScaleCrop>false</ScaleCrop>
  <Company>UC Berkeley</Company>
  <LinksUpToDate>false</LinksUpToDate>
  <CharactersWithSpaces>7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cp:revision>
  <dcterms:created xsi:type="dcterms:W3CDTF">2016-06-05T18:17:00Z</dcterms:created>
  <dcterms:modified xsi:type="dcterms:W3CDTF">2016-06-1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